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8C6C9D" w:rsidRDefault="008C6C9D">
                            <w:pPr>
                              <w:pStyle w:val="Frontpagetext"/>
                              <w:rPr>
                                <w:sz w:val="28"/>
                                <w:szCs w:val="28"/>
                              </w:rPr>
                            </w:pPr>
                            <w:r>
                              <w:rPr>
                                <w:sz w:val="28"/>
                                <w:szCs w:val="28"/>
                              </w:rPr>
                              <w:t xml:space="preserve">Institutionen för data- </w:t>
                            </w:r>
                            <w:r>
                              <w:rPr>
                                <w:sz w:val="28"/>
                                <w:szCs w:val="28"/>
                              </w:rPr>
                              <w:br/>
                              <w:t>och systemvetenskap</w:t>
                            </w:r>
                          </w:p>
                          <w:p w14:paraId="0DD0DA7D" w14:textId="77777777" w:rsidR="008C6C9D" w:rsidRDefault="008C6C9D">
                            <w:pPr>
                              <w:pStyle w:val="TextBox"/>
                            </w:pPr>
                            <w:r>
                              <w:t>Examensarbete 15 hp</w:t>
                            </w:r>
                          </w:p>
                          <w:p w14:paraId="205AAAC7" w14:textId="77777777" w:rsidR="008C6C9D" w:rsidRDefault="008C6C9D">
                            <w:pPr>
                              <w:pStyle w:val="TextBox"/>
                            </w:pPr>
                            <w:r>
                              <w:t>Data- och systemvetenskap</w:t>
                            </w:r>
                          </w:p>
                          <w:p w14:paraId="51566511" w14:textId="77777777" w:rsidR="008C6C9D" w:rsidRDefault="008C6C9D">
                            <w:pPr>
                              <w:pStyle w:val="Textruta"/>
                            </w:pPr>
                            <w:r>
                              <w:t xml:space="preserve">Kurs- eller utbildningsprogram (180 hp) </w:t>
                            </w:r>
                          </w:p>
                          <w:p w14:paraId="7A700FAB" w14:textId="05793D08" w:rsidR="008C6C9D" w:rsidRDefault="008C6C9D">
                            <w:pPr>
                              <w:pStyle w:val="Textruta"/>
                            </w:pPr>
                            <w:r>
                              <w:t>Höstterminen 2018</w:t>
                            </w:r>
                          </w:p>
                          <w:p w14:paraId="381612CD" w14:textId="77777777" w:rsidR="008C6C9D" w:rsidRDefault="008C6C9D">
                            <w:pPr>
                              <w:pStyle w:val="Textruta"/>
                            </w:pPr>
                            <w:r>
                              <w:t>Handledare: Robert Ramberg</w:t>
                            </w:r>
                          </w:p>
                          <w:p w14:paraId="41DC09BB" w14:textId="65C456F9" w:rsidR="008C6C9D" w:rsidRDefault="008C6C9D">
                            <w:pPr>
                              <w:pStyle w:val="Textruta"/>
                            </w:pPr>
                            <w:r>
                              <w:t xml:space="preserve">Granskare: </w:t>
                            </w:r>
                          </w:p>
                          <w:p w14:paraId="316E1ACF" w14:textId="77777777" w:rsidR="008C6C9D" w:rsidRPr="00EE4EEC" w:rsidRDefault="008C6C9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8C6C9D" w:rsidRDefault="008C6C9D">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30F3" w:rsidRDefault="00CA30F3">
                      <w:pPr>
                        <w:pStyle w:val="Frontpagetext"/>
                        <w:rPr>
                          <w:sz w:val="28"/>
                          <w:szCs w:val="28"/>
                        </w:rPr>
                      </w:pPr>
                      <w:r>
                        <w:rPr>
                          <w:sz w:val="28"/>
                          <w:szCs w:val="28"/>
                        </w:rPr>
                        <w:t xml:space="preserve">Institutionen för data- </w:t>
                      </w:r>
                      <w:r>
                        <w:rPr>
                          <w:sz w:val="28"/>
                          <w:szCs w:val="28"/>
                        </w:rPr>
                        <w:br/>
                        <w:t>och systemvetenskap</w:t>
                      </w:r>
                    </w:p>
                    <w:p w14:paraId="0DD0DA7D" w14:textId="77777777" w:rsidR="00CA30F3" w:rsidRDefault="00CA30F3">
                      <w:pPr>
                        <w:pStyle w:val="TextBox"/>
                      </w:pPr>
                      <w:r>
                        <w:t>Examensarbete 15 hp</w:t>
                      </w:r>
                    </w:p>
                    <w:p w14:paraId="205AAAC7" w14:textId="77777777" w:rsidR="00CA30F3" w:rsidRDefault="00CA30F3">
                      <w:pPr>
                        <w:pStyle w:val="TextBox"/>
                      </w:pPr>
                      <w:r>
                        <w:t>Data- och systemvetenskap</w:t>
                      </w:r>
                    </w:p>
                    <w:p w14:paraId="51566511" w14:textId="77777777" w:rsidR="00CA30F3" w:rsidRDefault="00CA30F3">
                      <w:pPr>
                        <w:pStyle w:val="Textruta"/>
                      </w:pPr>
                      <w:r>
                        <w:t xml:space="preserve">Kurs- eller utbildningsprogram (180 hp) </w:t>
                      </w:r>
                    </w:p>
                    <w:p w14:paraId="7A700FAB" w14:textId="05793D08" w:rsidR="00CA30F3" w:rsidRDefault="00CA30F3">
                      <w:pPr>
                        <w:pStyle w:val="Textruta"/>
                      </w:pPr>
                      <w:r>
                        <w:t>Höstterminen 2018</w:t>
                      </w:r>
                    </w:p>
                    <w:p w14:paraId="381612CD" w14:textId="77777777" w:rsidR="00CA30F3" w:rsidRDefault="00CA30F3">
                      <w:pPr>
                        <w:pStyle w:val="Textruta"/>
                      </w:pPr>
                      <w:r>
                        <w:t>Handledare: Robert Ramberg</w:t>
                      </w:r>
                    </w:p>
                    <w:p w14:paraId="41DC09BB" w14:textId="65C456F9" w:rsidR="00CA30F3" w:rsidRDefault="00CA30F3">
                      <w:pPr>
                        <w:pStyle w:val="Textruta"/>
                      </w:pPr>
                      <w:r>
                        <w:t xml:space="preserve">Granskare: </w:t>
                      </w:r>
                    </w:p>
                    <w:p w14:paraId="316E1ACF" w14:textId="77777777" w:rsidR="00CA30F3" w:rsidRPr="00EE4EEC" w:rsidRDefault="00CA30F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30F3" w:rsidRDefault="00CA30F3">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F5632E">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F5632E">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F5632E">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F5632E">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F5632E">
        <w:rPr>
          <w:noProof/>
        </w:rPr>
        <w:t>13</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F5632E">
        <w:rPr>
          <w:noProof/>
        </w:rPr>
        <w:t>16</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F5632E">
        <w:rPr>
          <w:noProof/>
        </w:rPr>
        <w:t>16</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F5632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7F241303"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7F5F1C">
        <w:t xml:space="preserve"> </w:t>
      </w:r>
      <w:r w:rsidR="00D64060">
        <w:t>påverka studentens lärande genom en grundläggande metodik</w:t>
      </w:r>
      <w:commentRangeStart w:id="2"/>
      <w:r w:rsidR="00C27B26">
        <w:t>,</w:t>
      </w:r>
      <w:commentRangeEnd w:id="2"/>
      <w:r w:rsidR="001F29F6">
        <w:rPr>
          <w:rStyle w:val="Kommentarsreferens"/>
        </w:rPr>
        <w:commentReference w:id="2"/>
      </w:r>
      <w:r w:rsidR="00C27B26">
        <w:t xml:space="preserve"> </w:t>
      </w:r>
      <w:r w:rsidR="00035BFB">
        <w:t>ökad struk</w:t>
      </w:r>
      <w:r w:rsidR="00B639A7">
        <w:t>tur av</w:t>
      </w:r>
      <w:r w:rsidR="009411BD">
        <w:t xml:space="preserve"> kursinnehållet, </w:t>
      </w:r>
      <w:r w:rsidR="00B639A7">
        <w:t>samt en ök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3" w:name="_Toc391456179"/>
      <w:bookmarkStart w:id="4" w:name="_Toc401327935"/>
      <w:bookmarkEnd w:id="3"/>
      <w:r>
        <w:lastRenderedPageBreak/>
        <w:t>Introduktion</w:t>
      </w:r>
      <w:bookmarkEnd w:id="4"/>
    </w:p>
    <w:p w14:paraId="300F89A0" w14:textId="010F802A"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714353">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DD94D70"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w:t>
      </w:r>
      <w:r w:rsidR="00C51B02">
        <w:lastRenderedPageBreak/>
        <w:t>rundo</w:t>
      </w:r>
      <w:r w:rsidR="00DB4ED3">
        <w:t>r 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75AA40A7"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218A2">
        <w:rPr>
          <w:rFonts w:cs="Times New Roman"/>
          <w:szCs w:val="24"/>
        </w:rPr>
        <w:t>(</w:t>
      </w:r>
      <w:r w:rsidR="00A72A42" w:rsidRPr="00A72A42">
        <w:rPr>
          <w:rFonts w:cs="Times New Roman"/>
          <w:szCs w:val="24"/>
        </w:rPr>
        <w:t>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3FE7A06E" w:rsidR="00CD0280" w:rsidRDefault="009B5FD4" w:rsidP="00CA1731">
      <w:pPr>
        <w:spacing w:line="480" w:lineRule="auto"/>
        <w:jc w:val="both"/>
      </w:pPr>
      <w:r>
        <w:lastRenderedPageBreak/>
        <w:t>Pedagogik kan delas upp i ett flertal olika perspektiv</w:t>
      </w:r>
      <w:r w:rsidR="0074784D">
        <w:t xml:space="preserve"> där varje perspektiv inkluderar flera pedagogiska modeller</w:t>
      </w:r>
      <w:r w:rsidR="000132C0">
        <w:t xml:space="preserve">. </w:t>
      </w:r>
      <w:commentRangeStart w:id="5"/>
      <w:r w:rsidR="00850895">
        <w:t>D</w:t>
      </w:r>
      <w:r w:rsidR="00D64060">
        <w:t>e</w:t>
      </w:r>
      <w:r w:rsidR="000B4763">
        <w:t xml:space="preserve"> </w:t>
      </w:r>
      <w:r w:rsidR="00850895">
        <w:t>pedagogiska perspektiven</w:t>
      </w:r>
      <w:r w:rsidR="008C6C9D">
        <w:t xml:space="preserve"> som används i denna studie är:</w:t>
      </w:r>
      <w:r w:rsidR="000413AA">
        <w:t xml:space="preserve"> </w:t>
      </w:r>
      <w:commentRangeEnd w:id="5"/>
      <w:r w:rsidR="00B3075A">
        <w:rPr>
          <w:rStyle w:val="Kommentarsreferens"/>
        </w:rPr>
        <w:commentReference w:id="5"/>
      </w:r>
      <w:r w:rsidR="0062005C">
        <w:t>Associativ, Konstruktivism och S</w:t>
      </w:r>
      <w:r w:rsidR="000413AA">
        <w:t>ociokulturellt</w:t>
      </w:r>
      <w:r w:rsidR="000B4763">
        <w:t>,</w:t>
      </w:r>
      <w:r w:rsidR="00850895">
        <w:t xml:space="preserve"> </w:t>
      </w:r>
      <w:r w:rsidR="008C6C9D">
        <w:t>och är</w:t>
      </w:r>
      <w:r w:rsidR="00850895">
        <w:t xml:space="preserve">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0E3571">
        <w:rPr>
          <w:rFonts w:cs="Times New Roman"/>
          <w:szCs w:val="24"/>
        </w:rPr>
        <w:t>(</w:t>
      </w:r>
      <w:r w:rsidR="00A72A42" w:rsidRPr="00A72A42">
        <w:rPr>
          <w:rFonts w:cs="Times New Roman"/>
          <w:szCs w:val="24"/>
        </w:rPr>
        <w:t>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B661EF">
        <w:t xml:space="preserve">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77B49">
        <w:t xml:space="preserve"> och det </w:t>
      </w:r>
      <w:r w:rsidR="00850895">
        <w:t>innebär att det behövs kommunikation, klargöranden, kontraster, rekombination, problemlösning</w:t>
      </w:r>
      <w:r w:rsidR="00F90644">
        <w:t>,</w:t>
      </w:r>
      <w:r w:rsidR="00850895">
        <w:t xml:space="preserve"> och slutsatser</w:t>
      </w:r>
      <w:r w:rsidR="00B661EF">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CF5985">
        <w:t xml:space="preserve"> lärandet. En modell inom</w:t>
      </w:r>
      <w:r w:rsidR="00B77B49">
        <w:t xml:space="preserve"> Konstruktivistisk</w:t>
      </w:r>
      <w:r w:rsidR="008C6C9D">
        <w:t>t</w:t>
      </w:r>
      <w:r w:rsidR="00F611BE">
        <w:t xml:space="preserve"> </w:t>
      </w:r>
      <w:r w:rsidR="00850895">
        <w:t>perspek</w:t>
      </w:r>
      <w:r w:rsidR="00CF5985">
        <w:t>tiv</w:t>
      </w:r>
      <w:r w:rsidR="000F0251">
        <w:t xml:space="preserve"> kallas Konstruktivistisk L</w:t>
      </w:r>
      <w:r w:rsidR="00850895">
        <w:t>äromiljö (KL</w:t>
      </w:r>
      <w:r w:rsidR="00413AFC">
        <w:t>M</w:t>
      </w:r>
      <w:r w:rsidR="00850895">
        <w:t>)</w:t>
      </w:r>
      <w:r w:rsidR="00B77B49">
        <w:t>,</w:t>
      </w:r>
      <w:r w:rsidR="00850895">
        <w:t xml:space="preserve">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CF5985">
        <w:t xml:space="preserve">. </w:t>
      </w:r>
      <w:r w:rsidR="00FC2E6B">
        <w:t>S</w:t>
      </w:r>
      <w:r w:rsidR="00CF5985">
        <w:t>ociokulturellt perspektiv</w:t>
      </w:r>
      <w:r w:rsidR="00850895">
        <w:t xml:space="preserve">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6" w:name="_Toc391456180"/>
      <w:bookmarkStart w:id="7" w:name="_Toc401327936"/>
    </w:p>
    <w:p w14:paraId="67150650" w14:textId="77777777" w:rsidR="00CD0280" w:rsidRDefault="00CD0280" w:rsidP="00CD0280">
      <w:pPr>
        <w:pStyle w:val="Brdtext"/>
        <w:spacing w:line="480" w:lineRule="auto"/>
        <w:jc w:val="both"/>
      </w:pPr>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lastRenderedPageBreak/>
        <w:t>Syfte</w:t>
      </w:r>
      <w:bookmarkEnd w:id="6"/>
      <w:bookmarkEnd w:id="7"/>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6BB4485"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xml:space="preserve">, </w:t>
      </w:r>
      <w:r w:rsidR="00897661">
        <w:rPr>
          <w:rFonts w:cs="Times New Roman"/>
        </w:rPr>
        <w:t xml:space="preserve">dessa är </w:t>
      </w:r>
      <w:r w:rsidR="00EB72CF">
        <w:rPr>
          <w:rFonts w:cs="Times New Roman"/>
        </w:rPr>
        <w:t>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lastRenderedPageBreak/>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8" w:name="_Toc391456181"/>
      <w:bookmarkStart w:id="9" w:name="_Toc401327937"/>
      <w:bookmarkEnd w:id="8"/>
      <w:r>
        <w:t>Metod</w:t>
      </w:r>
      <w:bookmarkStart w:id="10" w:name="_Toc391456182"/>
      <w:bookmarkStart w:id="11" w:name="_Toc401327938"/>
      <w:bookmarkEnd w:id="9"/>
      <w:bookmarkEnd w:id="10"/>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1"/>
    </w:p>
    <w:p w14:paraId="32BAAB67" w14:textId="0E8875EA"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idag, samt att därefter </w:t>
      </w:r>
      <w:r>
        <w:rPr>
          <w:rFonts w:cs="Times New Roman"/>
        </w:rPr>
        <w:t>bedöma hur varje representati</w:t>
      </w:r>
      <w:r w:rsidR="00897661">
        <w:rPr>
          <w:rFonts w:cs="Times New Roman"/>
        </w:rPr>
        <w:t>v pedagogisk modell presterade.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w:t>
      </w:r>
      <w:r>
        <w:lastRenderedPageBreak/>
        <w:t xml:space="preserve">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r w:rsidR="00C9778A">
        <w:t xml:space="preserve">poängsätts 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2" w:name="_Toc391456183"/>
      <w:bookmarkStart w:id="13" w:name="_Toc401327939"/>
      <w:r w:rsidRPr="000B1921">
        <w:rPr>
          <w:rFonts w:cs="Times New Roman"/>
          <w:b/>
          <w:sz w:val="24"/>
          <w:szCs w:val="24"/>
        </w:rPr>
        <w:t>Utvärdering</w:t>
      </w:r>
      <w:bookmarkEnd w:id="12"/>
      <w:bookmarkEnd w:id="13"/>
    </w:p>
    <w:p w14:paraId="7C00EFC0" w14:textId="1C1CBA90"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FA6353" w:rsidRPr="008709DF">
        <w:rPr>
          <w:rFonts w:eastAsia="Times New Roman" w:cs="Times New Roman"/>
          <w:lang w:eastAsia="sv-SE"/>
        </w:rPr>
        <w:t>.</w:t>
      </w:r>
      <w:r w:rsidR="001732AB">
        <w:rPr>
          <w:rFonts w:eastAsia="Times New Roman" w:cs="Times New Roman"/>
          <w:lang w:eastAsia="sv-SE"/>
        </w:rPr>
        <w:t xml:space="preserve"> D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detta 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4" w:name="_Toc391456184"/>
      <w:bookmarkStart w:id="15" w:name="_Toc401327940"/>
      <w:bookmarkEnd w:id="14"/>
      <w:r>
        <w:t>Resultat</w:t>
      </w:r>
      <w:bookmarkEnd w:id="15"/>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7777777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vi först</w:t>
      </w:r>
      <w:r w:rsidR="00830D00">
        <w:t xml:space="preserve"> en representativ modell från varje </w:t>
      </w:r>
      <w:r w:rsidR="00830D00">
        <w:lastRenderedPageBreak/>
        <w:t xml:space="preserve">perspektiv. DIM, ATM, och KLM valdes </w:t>
      </w:r>
      <w:r w:rsidR="006601B2">
        <w:t xml:space="preserve">för </w:t>
      </w:r>
      <w:r w:rsidR="00FC2E6B">
        <w:t>A</w:t>
      </w:r>
      <w:r w:rsidR="006601B2">
        <w:t>ssociativ</w:t>
      </w:r>
      <w:r w:rsidR="00A44A23">
        <w:t>t</w:t>
      </w:r>
      <w:r w:rsidR="00FC2E6B">
        <w:t>-, K</w:t>
      </w:r>
      <w:r w:rsidR="006601B2">
        <w:t>onstruktivistiskt</w:t>
      </w:r>
      <w:r w:rsidR="00FC2E6B">
        <w:t>-, och S</w:t>
      </w:r>
      <w:r w:rsidR="00780A57">
        <w:t>ociokulturellt-perspektiv</w:t>
      </w:r>
      <w:r w:rsidR="00830D00">
        <w:t xml:space="preser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7E2D2F93"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F5632E">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191B0F89" w14:textId="5CB1EF6C" w:rsidR="00AE48F8" w:rsidRPr="00F5632E" w:rsidRDefault="00AE48F8" w:rsidP="00F5632E">
      <w:pPr>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313AFCAB" w14:textId="77777777" w:rsidR="00F5632E" w:rsidRDefault="00F5632E" w:rsidP="00CA1731">
      <w:pPr>
        <w:spacing w:line="480" w:lineRule="auto"/>
        <w:jc w:val="both"/>
      </w:pPr>
    </w:p>
    <w:p w14:paraId="29EBCC13" w14:textId="51FB4E5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fyra av Grades nyligen designade kurser under 2017 (KS Strålskydd, PT Strålsäkerhet, RCC, Tel</w:t>
      </w:r>
      <w:r w:rsidR="00E35816" w:rsidRPr="00560AA3">
        <w:t>ia GDPR)</w:t>
      </w:r>
      <w:r>
        <w:t xml:space="preserve"> enligt DIM</w:t>
      </w:r>
      <w:r w:rsidR="00FA6353">
        <w:t>’</w:t>
      </w:r>
      <w:r w:rsidR="0054444D">
        <w:t>s</w:t>
      </w:r>
      <w:r>
        <w:t xml:space="preserve">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087B95F1"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F5632E">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6" w:name="_Toc489811950"/>
      <w:bookmarkStart w:id="17"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F5632E">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8D664C">
        <w:t xml:space="preserve">B) </w:t>
      </w:r>
      <w:bookmarkEnd w:id="16"/>
      <w:bookmarkEnd w:id="17"/>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0B1921">
      <w:pPr>
        <w:pStyle w:val="Heading11"/>
        <w:spacing w:line="276" w:lineRule="auto"/>
      </w:pPr>
      <w:bookmarkStart w:id="18" w:name="_Toc391456185"/>
      <w:bookmarkStart w:id="19" w:name="_Toc401327941"/>
      <w:bookmarkEnd w:id="18"/>
      <w:r w:rsidRPr="004E58AD">
        <w:t>Diskussion</w:t>
      </w:r>
      <w:bookmarkEnd w:id="19"/>
    </w:p>
    <w:p w14:paraId="6D0F922C" w14:textId="58222EA8"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 xml:space="preserve">att övergångsprocessen från Grades befintliga pedagogiska strategi till en modellbaserad strategi.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1654457C"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w:t>
      </w:r>
      <w:r w:rsidR="00B434F4">
        <w:lastRenderedPageBreak/>
        <w:t>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E48F8">
        <w:t>s standard</w:t>
      </w:r>
      <w:r w:rsidR="00E83E99">
        <w:t xml:space="preserve"> </w:t>
      </w:r>
      <w:r w:rsidR="00F358E4">
        <w:t xml:space="preserve">för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6DD5676" w:rsidR="00590E58" w:rsidRDefault="00710303" w:rsidP="00CA1731">
      <w:pPr>
        <w:spacing w:line="480" w:lineRule="auto"/>
        <w:jc w:val="both"/>
      </w:pPr>
      <w:r>
        <w:t>Resultatet</w:t>
      </w:r>
      <w:r w:rsidR="00864EC1">
        <w:t xml:space="preserve"> från </w:t>
      </w:r>
      <w:r w:rsidR="0075412A">
        <w:t>i</w:t>
      </w:r>
      <w:r w:rsidR="000A2398">
        <w:t xml:space="preserve">ntervjun </w:t>
      </w:r>
      <w:r w:rsidR="00B37533">
        <w:t xml:space="preserve">gav oss </w:t>
      </w:r>
      <w:r w:rsidR="00F358E4">
        <w:t xml:space="preserve">skapade </w:t>
      </w:r>
      <w:r w:rsidR="00B37533">
        <w:t>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 xml:space="preserve">vara </w:t>
      </w:r>
      <w:r w:rsidR="00C67B0B">
        <w:lastRenderedPageBreak/>
        <w:t>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20" w:name="_Toc401327942"/>
      <w:r w:rsidRPr="004E58AD">
        <w:lastRenderedPageBreak/>
        <w:t>Tack</w:t>
      </w:r>
      <w:bookmarkEnd w:id="20"/>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1" w:name="_Toc391456186"/>
      <w:bookmarkStart w:id="22" w:name="_Toc401327943"/>
      <w:bookmarkEnd w:id="21"/>
      <w:r w:rsidRPr="004E58AD">
        <w:t>Referenser</w:t>
      </w:r>
      <w:bookmarkEnd w:id="22"/>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3" w:name="_Toc391456187"/>
      <w:bookmarkStart w:id="24" w:name="_Toc401327944"/>
      <w:bookmarkEnd w:id="23"/>
      <w:r w:rsidRPr="009F3187">
        <w:lastRenderedPageBreak/>
        <w:t>Bilagor</w:t>
      </w:r>
      <w:bookmarkEnd w:id="24"/>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32364DB2"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bookmarkStart w:id="25" w:name="_GoBack"/>
      <w:r w:rsidR="00CF5985">
        <w:rPr>
          <w:rFonts w:ascii="Verdana" w:hAnsi="Verdana" w:cs="Times New Roman"/>
          <w:color w:val="000000" w:themeColor="text1"/>
          <w:sz w:val="16"/>
          <w:szCs w:val="16"/>
        </w:rPr>
        <w:t>Konstruktiv</w:t>
      </w:r>
      <w:bookmarkEnd w:id="25"/>
      <w:r w:rsidR="00CF5985">
        <w:rPr>
          <w:rFonts w:ascii="Verdana" w:hAnsi="Verdana" w:cs="Times New Roman"/>
          <w:color w:val="000000" w:themeColor="text1"/>
          <w:sz w:val="16"/>
          <w:szCs w:val="16"/>
        </w:rPr>
        <w:t>ism</w:t>
      </w:r>
      <w:r w:rsidR="003B5EB1" w:rsidRPr="00004B10">
        <w:rPr>
          <w:rFonts w:ascii="Verdana" w:hAnsi="Verdana" w:cs="Times New Roman"/>
          <w:color w:val="000000" w:themeColor="text1"/>
          <w:sz w:val="16"/>
          <w:szCs w:val="16"/>
        </w:rPr>
        <w:t xml:space="preserve">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6" w:name="_Toc391456188"/>
      <w:bookmarkEnd w:id="26"/>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7" w:name="_Toc391456189"/>
      <w:bookmarkEnd w:id="27"/>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Olivia Imner" w:date="2018-11-03T18:45:00Z" w:initials="OI">
    <w:p w14:paraId="6D365D6A" w14:textId="7268401B" w:rsidR="008C6C9D" w:rsidRDefault="008C6C9D">
      <w:pPr>
        <w:pStyle w:val="Kommentarer"/>
      </w:pPr>
      <w:r>
        <w:rPr>
          <w:rStyle w:val="Kommentarsreferens"/>
        </w:rPr>
        <w:annotationRef/>
      </w:r>
      <w:r>
        <w:t>Ändra. Klar</w:t>
      </w:r>
    </w:p>
  </w:comment>
  <w:comment w:id="5" w:author="Olivia Imner" w:date="2018-11-03T18:54:00Z" w:initials="OI">
    <w:p w14:paraId="487E602D" w14:textId="2FBC26F1" w:rsidR="008C6C9D" w:rsidRDefault="008C6C9D">
      <w:pPr>
        <w:pStyle w:val="Kommentarer"/>
      </w:pPr>
      <w:r>
        <w:rPr>
          <w:rStyle w:val="Kommentarsreferens"/>
        </w:rPr>
        <w:annotationRef/>
      </w:r>
      <w:r>
        <w:t xml:space="preserve">Ändra så man förstår att det finns flera perspektiv men att i denna studie använde vi 3 av </w:t>
      </w:r>
      <w:proofErr w:type="gramStart"/>
      <w:r>
        <w:t>de</w:t>
      </w:r>
      <w:proofErr w:type="gramEnd"/>
      <w:r>
        <w:t>. Fixa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8C6C9D" w:rsidRDefault="008C6C9D">
      <w:r>
        <w:separator/>
      </w:r>
    </w:p>
  </w:endnote>
  <w:endnote w:type="continuationSeparator" w:id="0">
    <w:p w14:paraId="4F768654" w14:textId="77777777" w:rsidR="008C6C9D" w:rsidRDefault="008C6C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8C6C9D" w:rsidRDefault="008C6C9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8C6C9D" w:rsidRDefault="008C6C9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8C6C9D" w:rsidRDefault="008C6C9D">
        <w:pPr>
          <w:pStyle w:val="Footer1"/>
          <w:jc w:val="center"/>
        </w:pPr>
        <w:r>
          <w:fldChar w:fldCharType="begin"/>
        </w:r>
        <w:r>
          <w:instrText>PAGE</w:instrText>
        </w:r>
        <w:r>
          <w:fldChar w:fldCharType="separate"/>
        </w:r>
        <w:r w:rsidR="00CF5985">
          <w:rPr>
            <w:noProof/>
          </w:rPr>
          <w:t>1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8C6C9D" w:rsidRDefault="008C6C9D">
        <w:pPr>
          <w:pStyle w:val="Footer1"/>
          <w:jc w:val="center"/>
        </w:pPr>
        <w:r>
          <w:fldChar w:fldCharType="begin"/>
        </w:r>
        <w:r>
          <w:instrText>PAGE</w:instrText>
        </w:r>
        <w:r>
          <w:fldChar w:fldCharType="separate"/>
        </w:r>
        <w:r w:rsidR="00CF5985">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8C6C9D" w:rsidRDefault="008C6C9D">
      <w:r>
        <w:separator/>
      </w:r>
    </w:p>
  </w:footnote>
  <w:footnote w:type="continuationSeparator" w:id="0">
    <w:p w14:paraId="71DB8F98" w14:textId="77777777" w:rsidR="008C6C9D" w:rsidRDefault="008C6C9D">
      <w:r>
        <w:continuationSeparator/>
      </w:r>
    </w:p>
  </w:footnote>
  <w:footnote w:id="1">
    <w:p w14:paraId="5824ECF3" w14:textId="4B98B15A" w:rsidR="008C6C9D" w:rsidRPr="005D1A1C" w:rsidRDefault="008C6C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8C6C9D" w:rsidRPr="005D1A1C" w:rsidRDefault="008C6C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8C6C9D" w:rsidRPr="005D1A1C" w:rsidRDefault="008C6C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8C6C9D" w:rsidRPr="005D1A1C" w:rsidRDefault="008C6C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8C6C9D" w:rsidRPr="005D1A1C" w:rsidRDefault="008C6C9D"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8C6C9D" w:rsidRDefault="008C6C9D"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3A1"/>
    <w:rsid w:val="007C5578"/>
    <w:rsid w:val="007C7515"/>
    <w:rsid w:val="007C75AC"/>
    <w:rsid w:val="007D7DFC"/>
    <w:rsid w:val="007E24A5"/>
    <w:rsid w:val="007E6083"/>
    <w:rsid w:val="007F0323"/>
    <w:rsid w:val="007F11CF"/>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24BF"/>
    <w:rsid w:val="008D2988"/>
    <w:rsid w:val="008D664C"/>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2911"/>
    <w:rsid w:val="00A63576"/>
    <w:rsid w:val="00A63C4E"/>
    <w:rsid w:val="00A65FFF"/>
    <w:rsid w:val="00A66750"/>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075A"/>
    <w:rsid w:val="00B31418"/>
    <w:rsid w:val="00B31D7F"/>
    <w:rsid w:val="00B32D13"/>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6BAB"/>
    <w:rsid w:val="00CF008C"/>
    <w:rsid w:val="00CF0B56"/>
    <w:rsid w:val="00CF0BE6"/>
    <w:rsid w:val="00CF0BF3"/>
    <w:rsid w:val="00CF170C"/>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4277B"/>
    <w:rsid w:val="00E44B3C"/>
    <w:rsid w:val="00E44C61"/>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465D178E-C3B1-C342-828A-E481B52A2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24</Pages>
  <Words>11636</Words>
  <Characters>61675</Characters>
  <Application>Microsoft Macintosh Word</Application>
  <DocSecurity>0</DocSecurity>
  <Lines>513</Lines>
  <Paragraphs>146</Paragraphs>
  <ScaleCrop>false</ScaleCrop>
  <Company>Stockholms universitetsbibliotek</Company>
  <LinksUpToDate>false</LinksUpToDate>
  <CharactersWithSpaces>73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6</cp:revision>
  <cp:lastPrinted>2018-10-21T11:32:00Z</cp:lastPrinted>
  <dcterms:created xsi:type="dcterms:W3CDTF">2018-10-21T11:32:00Z</dcterms:created>
  <dcterms:modified xsi:type="dcterms:W3CDTF">2018-11-03T18: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